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50A5" w:rsidRPr="00C23D82" w:rsidRDefault="007550A5">
      <w:pPr>
        <w:rPr>
          <w:b/>
          <w:sz w:val="28"/>
        </w:rPr>
      </w:pPr>
      <w:bookmarkStart w:id="0" w:name="_GoBack"/>
      <w:bookmarkEnd w:id="0"/>
    </w:p>
    <w:p w:rsidR="00D95F1A" w:rsidRPr="00C23D82" w:rsidRDefault="00C25D8E">
      <w:pPr>
        <w:rPr>
          <w:b/>
          <w:sz w:val="28"/>
        </w:rPr>
      </w:pPr>
      <w:r w:rsidRPr="00C23D82">
        <w:rPr>
          <w:b/>
          <w:sz w:val="28"/>
        </w:rPr>
        <w:t>Mapping the text message intervention to A</w:t>
      </w:r>
      <w:r w:rsidR="00FA063E">
        <w:rPr>
          <w:b/>
          <w:sz w:val="28"/>
        </w:rPr>
        <w:t>lcohol Brief Interventions (A</w:t>
      </w:r>
      <w:r w:rsidRPr="00C23D82">
        <w:rPr>
          <w:b/>
          <w:sz w:val="28"/>
        </w:rPr>
        <w:t>BIs</w:t>
      </w:r>
      <w:r w:rsidR="00FA063E">
        <w:rPr>
          <w:b/>
          <w:sz w:val="28"/>
        </w:rPr>
        <w:t>)</w:t>
      </w:r>
      <w:r w:rsidRPr="00C23D82">
        <w:rPr>
          <w:b/>
          <w:sz w:val="28"/>
        </w:rPr>
        <w:t xml:space="preserve">, </w:t>
      </w:r>
      <w:r w:rsidR="00FA063E">
        <w:rPr>
          <w:b/>
          <w:sz w:val="28"/>
        </w:rPr>
        <w:t xml:space="preserve">the </w:t>
      </w:r>
      <w:r w:rsidRPr="00C23D82">
        <w:rPr>
          <w:b/>
          <w:sz w:val="28"/>
        </w:rPr>
        <w:t>H</w:t>
      </w:r>
      <w:r w:rsidR="00FA063E">
        <w:rPr>
          <w:b/>
          <w:sz w:val="28"/>
        </w:rPr>
        <w:t>ealth Action Process Approach (HAPA)</w:t>
      </w:r>
      <w:r w:rsidRPr="00C23D82">
        <w:rPr>
          <w:b/>
          <w:sz w:val="28"/>
        </w:rPr>
        <w:t>, B</w:t>
      </w:r>
      <w:r w:rsidR="00FA063E">
        <w:rPr>
          <w:b/>
          <w:sz w:val="28"/>
        </w:rPr>
        <w:t>ehaviour Change Techniques (B</w:t>
      </w:r>
      <w:r w:rsidRPr="00C23D82">
        <w:rPr>
          <w:b/>
          <w:sz w:val="28"/>
        </w:rPr>
        <w:t>CTs</w:t>
      </w:r>
      <w:r w:rsidR="00FA063E">
        <w:rPr>
          <w:b/>
          <w:sz w:val="28"/>
        </w:rPr>
        <w:t>)</w:t>
      </w:r>
      <w:r w:rsidRPr="00C23D82">
        <w:rPr>
          <w:b/>
          <w:sz w:val="28"/>
        </w:rPr>
        <w:t xml:space="preserve"> and the narrative</w:t>
      </w:r>
    </w:p>
    <w:p w:rsidR="001B4AC7" w:rsidRPr="00C23D82" w:rsidRDefault="001B4AC7"/>
    <w:p w:rsidR="009C7099" w:rsidRPr="00C23D82" w:rsidRDefault="00C61086" w:rsidP="00FA063E">
      <w:pPr>
        <w:jc w:val="both"/>
      </w:pPr>
      <w:r w:rsidRPr="00C23D82">
        <w:t>This document maps individual text messages to their functions</w:t>
      </w:r>
      <w:r w:rsidR="000D5648" w:rsidRPr="00C23D82">
        <w:t xml:space="preserve">. </w:t>
      </w:r>
      <w:r w:rsidR="009C7099" w:rsidRPr="00C23D82">
        <w:t>The intervention was structured around a behaviour change theory (the Health Action Process Approach, HAPA</w:t>
      </w:r>
      <w:r w:rsidR="008E5857" w:rsidRPr="00C23D82">
        <w:t xml:space="preserve"> </w:t>
      </w:r>
      <w:r w:rsidR="00FB13EB" w:rsidRPr="00C23D82">
        <w:fldChar w:fldCharType="begin"/>
      </w:r>
      <w:r w:rsidR="00C221C2" w:rsidRPr="00C23D82">
        <w:instrText xml:space="preserve"> ADDIN EN.CITE &lt;EndNote&gt;&lt;Cite&gt;&lt;Author&gt;Schwarzer&lt;/Author&gt;&lt;Year&gt;2008&lt;/Year&gt;&lt;RecNum&gt;2963&lt;/RecNum&gt;&lt;DisplayText&gt;[1]&lt;/DisplayText&gt;&lt;record&gt;&lt;rec-number&gt;2963&lt;/rec-number&gt;&lt;foreign-keys&gt;&lt;key app="EN" db-id="f2asds5ex2fxpnevfw4xwxdlwx2aatvpez5f" timestamp="1470740458"&gt;2963&lt;/key&gt;&lt;key app="ENWeb" db-id=""&gt;0&lt;/key&gt;&lt;/foreign-keys&gt;&lt;ref-type name="Journal Article"&gt;17&lt;/ref-type&gt;&lt;contributors&gt;&lt;authors&gt;&lt;author&gt;Schwarzer, R&lt;/author&gt;&lt;/authors&gt;&lt;/contributors&gt;&lt;titles&gt;&lt;title&gt;Modeling health behaviour change: How to predict and modify the adoption and maintenance of health behaviours&lt;/title&gt;&lt;secondary-title&gt;Applied Psychology: An International Review&lt;/secondary-title&gt;&lt;/titles&gt;&lt;periodical&gt;&lt;full-title&gt;Applied Psychology: An International Review&lt;/full-title&gt;&lt;abbr-1&gt;Appl. Psychol.&lt;/abbr-1&gt;&lt;abbr-2&gt;Appl Psychol&lt;/abbr-2&gt;&lt;abbr-3&gt;Appl Psychol&lt;/abbr-3&gt;&lt;/periodical&gt;&lt;pages&gt;1-29&lt;/pages&gt;&lt;volume&gt;57&lt;/volume&gt;&lt;number&gt;1&lt;/number&gt;&lt;dates&gt;&lt;year&gt;2008&lt;/year&gt;&lt;/dates&gt;&lt;urls&gt;&lt;/urls&gt;&lt;/record&gt;&lt;/Cite&gt;&lt;/EndNote&gt;</w:instrText>
      </w:r>
      <w:r w:rsidR="00FB13EB" w:rsidRPr="00C23D82">
        <w:fldChar w:fldCharType="separate"/>
      </w:r>
      <w:r w:rsidR="00C221C2" w:rsidRPr="00C23D82">
        <w:rPr>
          <w:noProof/>
        </w:rPr>
        <w:t>[1]</w:t>
      </w:r>
      <w:r w:rsidR="00FB13EB" w:rsidRPr="00C23D82">
        <w:fldChar w:fldCharType="end"/>
      </w:r>
      <w:r w:rsidR="009C7099" w:rsidRPr="00C23D82">
        <w:t xml:space="preserve">) and incorporated BCTs identified as appropriate for alcohol interventions </w:t>
      </w:r>
      <w:r w:rsidR="009C7099" w:rsidRPr="00C23D82">
        <w:fldChar w:fldCharType="begin"/>
      </w:r>
      <w:r w:rsidR="00C221C2" w:rsidRPr="00C23D82">
        <w:instrText xml:space="preserve"> ADDIN EN.CITE &lt;EndNote&gt;&lt;Cite&gt;&lt;Author&gt;Michie&lt;/Author&gt;&lt;Year&gt;2012&lt;/Year&gt;&lt;RecNum&gt;3326&lt;/RecNum&gt;&lt;DisplayText&gt;[2]&lt;/DisplayText&gt;&lt;record&gt;&lt;rec-number&gt;3326&lt;/rec-number&gt;&lt;foreign-keys&gt;&lt;key app="EN" db-id="f2asds5ex2fxpnevfw4xwxdlwx2aatvpez5f" timestamp="1406043351"&gt;3326&lt;/key&gt;&lt;/foreign-keys&gt;&lt;ref-type name="Journal Article"&gt;17&lt;/ref-type&gt;&lt;contributors&gt;&lt;authors&gt;&lt;author&gt;Michie, Susan&lt;/author&gt;&lt;author&gt;Whittington, Craig&lt;/author&gt;&lt;author&gt;Hamoudi, Zainab&lt;/author&gt;&lt;author&gt;Zarnani, Feri&lt;/author&gt;&lt;author&gt;Tober, Gillian&lt;/author&gt;&lt;author&gt;West, Robert&lt;/author&gt;&lt;/authors&gt;&lt;/contributors&gt;&lt;titles&gt;&lt;title&gt;Identification of behaviour change techniques to reduce excessive alcohol consumption&lt;/title&gt;&lt;secondary-title&gt;Addiction&lt;/secondary-title&gt;&lt;/titles&gt;&lt;periodical&gt;&lt;full-title&gt;Addiction&lt;/full-title&gt;&lt;abbr-1&gt;Addiction&lt;/abbr-1&gt;&lt;abbr-2&gt;Addiction&lt;/abbr-2&gt;&lt;/periodical&gt;&lt;pages&gt;1431-1440&lt;/pages&gt;&lt;volume&gt;107&lt;/volume&gt;&lt;number&gt;8&lt;/number&gt;&lt;dates&gt;&lt;year&gt;2012&lt;/year&gt;&lt;pub-dates&gt;&lt;date&gt;Aug&lt;/date&gt;&lt;/pub-dates&gt;&lt;/dates&gt;&lt;isbn&gt;0965-2140&lt;/isbn&gt;&lt;accession-num&gt;WOS:000306218000015&lt;/accession-num&gt;&lt;urls&gt;&lt;related-urls&gt;&lt;url&gt;&amp;lt;Go to ISI&amp;gt;://WOS:000306218000015&lt;/url&gt;&lt;/related-urls&gt;&lt;/urls&gt;&lt;electronic-resource-num&gt;10.1111/j.1360-0443.2012.03845.x&lt;/electronic-resource-num&gt;&lt;/record&gt;&lt;/Cite&gt;&lt;/EndNote&gt;</w:instrText>
      </w:r>
      <w:r w:rsidR="009C7099" w:rsidRPr="00C23D82">
        <w:fldChar w:fldCharType="separate"/>
      </w:r>
      <w:r w:rsidR="00C221C2" w:rsidRPr="00C23D82">
        <w:rPr>
          <w:noProof/>
        </w:rPr>
        <w:t>[2]</w:t>
      </w:r>
      <w:r w:rsidR="009C7099" w:rsidRPr="00C23D82">
        <w:fldChar w:fldCharType="end"/>
      </w:r>
      <w:r w:rsidR="009C7099" w:rsidRPr="00C23D82">
        <w:t xml:space="preserve"> and elements from Alcohol Brief Interventions</w:t>
      </w:r>
      <w:r w:rsidR="009C7099" w:rsidRPr="00C23D82">
        <w:fldChar w:fldCharType="begin"/>
      </w:r>
      <w:r w:rsidR="00C221C2" w:rsidRPr="00C23D82">
        <w:instrText xml:space="preserve"> ADDIN EN.CITE &lt;EndNote&gt;&lt;Cite&gt;&lt;Author&gt;Bien&lt;/Author&gt;&lt;Year&gt;1993&lt;/Year&gt;&lt;RecNum&gt;3601&lt;/RecNum&gt;&lt;DisplayText&gt;[3]&lt;/DisplayText&gt;&lt;record&gt;&lt;rec-number&gt;3601&lt;/rec-number&gt;&lt;foreign-keys&gt;&lt;key app="EN" db-id="f2asds5ex2fxpnevfw4xwxdlwx2aatvpez5f" timestamp="1470930520"&gt;3601&lt;/key&gt;&lt;/foreign-keys&gt;&lt;ref-type name="Journal Article"&gt;17&lt;/ref-type&gt;&lt;contributors&gt;&lt;authors&gt;&lt;author&gt;Bien, T. H.&lt;/author&gt;&lt;author&gt;Miller, W. R.&lt;/author&gt;&lt;author&gt;Tonigan, J. S.&lt;/author&gt;&lt;/authors&gt;&lt;/contributors&gt;&lt;auth-address&gt;Department of Psychology, University of New Mexico, Albuquerque 87131.&lt;/auth-address&gt;&lt;titles&gt;&lt;title&gt;Brief interventions for alcohol problems: a review&lt;/title&gt;&lt;secondary-title&gt;Addiction&lt;/secondary-title&gt;&lt;alt-title&gt;Addiction (Abingdon, England)&lt;/alt-title&gt;&lt;/titles&gt;&lt;periodical&gt;&lt;full-title&gt;Addiction&lt;/full-title&gt;&lt;abbr-1&gt;Addiction&lt;/abbr-1&gt;&lt;abbr-2&gt;Addiction&lt;/abbr-2&gt;&lt;/periodical&gt;&lt;pages&gt;315-35&lt;/pages&gt;&lt;volume&gt;88&lt;/volume&gt;&lt;number&gt;3&lt;/number&gt;&lt;edition&gt;1993/03/01&lt;/edition&gt;&lt;keywords&gt;&lt;keyword&gt;Alcoholism/psychology/*rehabilitation&lt;/keyword&gt;&lt;keyword&gt;Humans&lt;/keyword&gt;&lt;keyword&gt;Outcome and Process Assessment (Health Care)&lt;/keyword&gt;&lt;keyword&gt;Patient Care Team&lt;/keyword&gt;&lt;keyword&gt;Patient Education as Topic&lt;/keyword&gt;&lt;keyword&gt;*Psychotherapy, Brief&lt;/keyword&gt;&lt;keyword&gt;Psychotherapy, Group&lt;/keyword&gt;&lt;keyword&gt;Referral and Consultation&lt;/keyword&gt;&lt;keyword&gt;Risk Factors&lt;/keyword&gt;&lt;/keywords&gt;&lt;dates&gt;&lt;year&gt;1993&lt;/year&gt;&lt;pub-dates&gt;&lt;date&gt;Mar&lt;/date&gt;&lt;/pub-dates&gt;&lt;/dates&gt;&lt;isbn&gt;0965-2140 (Print)&amp;#xD;0965-2140&lt;/isbn&gt;&lt;accession-num&gt;8461850&lt;/accession-num&gt;&lt;urls&gt;&lt;/urls&gt;&lt;remote-database-provider&gt;NLM&lt;/remote-database-provider&gt;&lt;language&gt;eng&lt;/language&gt;&lt;/record&gt;&lt;/Cite&gt;&lt;/EndNote&gt;</w:instrText>
      </w:r>
      <w:r w:rsidR="009C7099" w:rsidRPr="00C23D82">
        <w:fldChar w:fldCharType="separate"/>
      </w:r>
      <w:r w:rsidR="00C221C2" w:rsidRPr="00C23D82">
        <w:rPr>
          <w:noProof/>
        </w:rPr>
        <w:t>[3]</w:t>
      </w:r>
      <w:r w:rsidR="009C7099" w:rsidRPr="00C23D82">
        <w:fldChar w:fldCharType="end"/>
      </w:r>
      <w:r w:rsidR="009C7099" w:rsidRPr="00C23D82">
        <w:t xml:space="preserve">. </w:t>
      </w:r>
      <w:r w:rsidR="00351951" w:rsidRPr="00C23D82">
        <w:t>T</w:t>
      </w:r>
      <w:r w:rsidR="009C7099" w:rsidRPr="00C23D82">
        <w:t xml:space="preserve">he intervention </w:t>
      </w:r>
      <w:r w:rsidR="00351951" w:rsidRPr="00C23D82">
        <w:t>was</w:t>
      </w:r>
      <w:r w:rsidR="009C7099" w:rsidRPr="00C23D82">
        <w:t xml:space="preserve"> embedded </w:t>
      </w:r>
      <w:r w:rsidR="00351951" w:rsidRPr="00C23D82">
        <w:t xml:space="preserve">in a </w:t>
      </w:r>
      <w:r w:rsidR="009C7099" w:rsidRPr="00C23D82">
        <w:t>narrative, in which character</w:t>
      </w:r>
      <w:r w:rsidR="0064053E" w:rsidRPr="00C23D82">
        <w:t>s</w:t>
      </w:r>
      <w:r w:rsidR="009C7099" w:rsidRPr="00C23D82">
        <w:t xml:space="preserve"> </w:t>
      </w:r>
      <w:r w:rsidR="0064053E" w:rsidRPr="00C23D82">
        <w:t>model</w:t>
      </w:r>
      <w:r w:rsidR="009C7099" w:rsidRPr="00C23D82">
        <w:t xml:space="preserve"> many of the activities involved in the process of behaviour change. </w:t>
      </w:r>
    </w:p>
    <w:p w:rsidR="00351951" w:rsidRPr="00C23D82" w:rsidRDefault="00AB483C" w:rsidP="00FA063E">
      <w:pPr>
        <w:jc w:val="both"/>
      </w:pPr>
      <w:r w:rsidRPr="00C23D82">
        <w:t>The mapping process is a complex one. The conven</w:t>
      </w:r>
      <w:r w:rsidR="00FB13EB" w:rsidRPr="00C23D82">
        <w:t>tional length of a text message,</w:t>
      </w:r>
      <w:r w:rsidRPr="00C23D82">
        <w:t xml:space="preserve"> 160 characters, is insufficient to convey a construct from HAPA, a BCT</w:t>
      </w:r>
      <w:r w:rsidR="0064053E" w:rsidRPr="00C23D82">
        <w:t xml:space="preserve"> or an element from Alcohol Brief Interventions</w:t>
      </w:r>
      <w:r w:rsidRPr="00C23D82">
        <w:t xml:space="preserve">. Instead complex elements were developed over several texts and frequently reinforced later in the intervention. </w:t>
      </w:r>
      <w:r w:rsidR="00C61086" w:rsidRPr="00C23D82">
        <w:t>Th</w:t>
      </w:r>
      <w:r w:rsidR="00351951" w:rsidRPr="00C23D82">
        <w:t>us th</w:t>
      </w:r>
      <w:r w:rsidR="00C61086" w:rsidRPr="00C23D82">
        <w:t>e texts were mainly written as groups of messages.</w:t>
      </w:r>
      <w:r w:rsidR="007A6BF1" w:rsidRPr="00C23D82">
        <w:t xml:space="preserve"> </w:t>
      </w:r>
      <w:r w:rsidR="009C7099" w:rsidRPr="00C23D82">
        <w:t>Most groups involved more than one component of the intervention, for example they could include a construct from HAPA, a</w:t>
      </w:r>
      <w:r w:rsidR="00351951" w:rsidRPr="00C23D82">
        <w:t>nd a</w:t>
      </w:r>
      <w:r w:rsidR="009C7099" w:rsidRPr="00C23D82">
        <w:t xml:space="preserve"> BCT </w:t>
      </w:r>
      <w:r w:rsidR="00351951" w:rsidRPr="00C23D82">
        <w:t xml:space="preserve">which is </w:t>
      </w:r>
      <w:r w:rsidR="0064053E" w:rsidRPr="00C23D82">
        <w:t xml:space="preserve">then </w:t>
      </w:r>
      <w:r w:rsidR="00351951" w:rsidRPr="00C23D82">
        <w:t>modelled by a character from the narrative.</w:t>
      </w:r>
      <w:r w:rsidR="0064053E" w:rsidRPr="00C23D82">
        <w:t xml:space="preserve"> </w:t>
      </w:r>
      <w:r w:rsidR="00351951" w:rsidRPr="00C23D82">
        <w:t xml:space="preserve">A consequence of the reinforcement of components of the intervention </w:t>
      </w:r>
      <w:r w:rsidR="0064053E" w:rsidRPr="00C23D82">
        <w:t xml:space="preserve">is that specific HAPA constructs </w:t>
      </w:r>
      <w:r w:rsidR="00FB13EB" w:rsidRPr="00C23D82">
        <w:t>or</w:t>
      </w:r>
      <w:r w:rsidR="0064053E" w:rsidRPr="00C23D82">
        <w:t xml:space="preserve"> BCTs are addressed by several text messages</w:t>
      </w:r>
      <w:r w:rsidR="00FB13EB" w:rsidRPr="00C23D82">
        <w:t xml:space="preserve"> throughout the intervention.</w:t>
      </w:r>
    </w:p>
    <w:p w:rsidR="00FB13EB" w:rsidRPr="00C23D82" w:rsidRDefault="00FB13EB" w:rsidP="00FA063E">
      <w:pPr>
        <w:pStyle w:val="PlainText"/>
        <w:jc w:val="both"/>
      </w:pPr>
      <w:r w:rsidRPr="00C23D82">
        <w:t>T</w:t>
      </w:r>
      <w:r w:rsidR="007D59FC" w:rsidRPr="00C23D82">
        <w:t>o give an overview of the intervention, t</w:t>
      </w:r>
      <w:r w:rsidRPr="00C23D82">
        <w:t xml:space="preserve">he purpose of each group </w:t>
      </w:r>
      <w:r w:rsidR="007D59FC" w:rsidRPr="00C23D82">
        <w:t xml:space="preserve">text messages </w:t>
      </w:r>
      <w:r w:rsidRPr="00C23D82">
        <w:t xml:space="preserve">is stated in Table </w:t>
      </w:r>
      <w:r w:rsidR="005D3644">
        <w:t>S</w:t>
      </w:r>
      <w:r w:rsidRPr="00C23D82">
        <w:t>1. To clarify the role of individual text messages we have mapped them in four ways, to:</w:t>
      </w:r>
    </w:p>
    <w:p w:rsidR="00FB13EB" w:rsidRPr="00C23D82" w:rsidRDefault="00FB13EB" w:rsidP="00FA063E">
      <w:pPr>
        <w:pStyle w:val="PlainText"/>
        <w:ind w:left="567"/>
        <w:jc w:val="both"/>
      </w:pPr>
      <w:proofErr w:type="spellStart"/>
      <w:r w:rsidRPr="00C23D82">
        <w:t>i</w:t>
      </w:r>
      <w:proofErr w:type="spellEnd"/>
      <w:r w:rsidRPr="00C23D82">
        <w:t xml:space="preserve">) </w:t>
      </w:r>
      <w:proofErr w:type="gramStart"/>
      <w:r w:rsidRPr="00C23D82">
        <w:t>the</w:t>
      </w:r>
      <w:proofErr w:type="gramEnd"/>
      <w:r w:rsidRPr="00C23D82">
        <w:t xml:space="preserve"> elements of Alcohol Brief Interventions structured around the elements of FRAMES (Table </w:t>
      </w:r>
      <w:r w:rsidR="005D3644">
        <w:t>S</w:t>
      </w:r>
      <w:r w:rsidRPr="00C23D82">
        <w:t>2)</w:t>
      </w:r>
    </w:p>
    <w:p w:rsidR="00FB13EB" w:rsidRPr="00C23D82" w:rsidRDefault="00FB13EB" w:rsidP="00FA063E">
      <w:pPr>
        <w:pStyle w:val="PlainText"/>
        <w:ind w:left="567"/>
        <w:jc w:val="both"/>
      </w:pPr>
      <w:r w:rsidRPr="00C23D82">
        <w:t xml:space="preserve">ii) </w:t>
      </w:r>
      <w:proofErr w:type="gramStart"/>
      <w:r w:rsidRPr="00C23D82">
        <w:t>the</w:t>
      </w:r>
      <w:proofErr w:type="gramEnd"/>
      <w:r w:rsidRPr="00C23D82">
        <w:t xml:space="preserve"> constructs from the HAPA model (Table </w:t>
      </w:r>
      <w:r w:rsidR="005D3644">
        <w:t>S</w:t>
      </w:r>
      <w:r w:rsidRPr="00C23D82">
        <w:t>3)</w:t>
      </w:r>
    </w:p>
    <w:p w:rsidR="00FB13EB" w:rsidRPr="00C23D82" w:rsidRDefault="00FB13EB" w:rsidP="00FA063E">
      <w:pPr>
        <w:pStyle w:val="PlainText"/>
        <w:ind w:left="567"/>
        <w:jc w:val="both"/>
      </w:pPr>
      <w:r w:rsidRPr="00C23D82">
        <w:t xml:space="preserve">iii) BCTs (Table </w:t>
      </w:r>
      <w:r w:rsidR="005D3644">
        <w:t>S</w:t>
      </w:r>
      <w:r w:rsidRPr="00C23D82">
        <w:t>4)</w:t>
      </w:r>
    </w:p>
    <w:p w:rsidR="00FB13EB" w:rsidRPr="00C23D82" w:rsidRDefault="00FB13EB" w:rsidP="00FA063E">
      <w:pPr>
        <w:pStyle w:val="PlainText"/>
        <w:ind w:left="567"/>
        <w:jc w:val="both"/>
      </w:pPr>
      <w:r w:rsidRPr="00C23D82">
        <w:t xml:space="preserve">iv) </w:t>
      </w:r>
      <w:proofErr w:type="gramStart"/>
      <w:r w:rsidRPr="00C23D82">
        <w:t>the</w:t>
      </w:r>
      <w:proofErr w:type="gramEnd"/>
      <w:r w:rsidRPr="00C23D82">
        <w:t xml:space="preserve"> main narrative elements (Table </w:t>
      </w:r>
      <w:r w:rsidR="005D3644">
        <w:t>S</w:t>
      </w:r>
      <w:r w:rsidRPr="00C23D82">
        <w:t xml:space="preserve">5). </w:t>
      </w:r>
    </w:p>
    <w:p w:rsidR="009C7099" w:rsidRPr="00C23D82" w:rsidRDefault="009C7099"/>
    <w:p w:rsidR="009E1F89" w:rsidRPr="00C23D82" w:rsidRDefault="00E15B65" w:rsidP="00E15B65">
      <w:pPr>
        <w:spacing w:after="0"/>
        <w:rPr>
          <w:b/>
        </w:rPr>
      </w:pPr>
      <w:r w:rsidRPr="00C23D82">
        <w:rPr>
          <w:b/>
        </w:rPr>
        <w:t>References</w:t>
      </w:r>
    </w:p>
    <w:p w:rsidR="00E15B65" w:rsidRPr="00C23D82" w:rsidRDefault="00D80DC1" w:rsidP="00E15B65">
      <w:pPr>
        <w:pStyle w:val="EndNoteBibliography"/>
        <w:spacing w:after="0"/>
        <w:ind w:left="720" w:hanging="720"/>
      </w:pPr>
      <w:r w:rsidRPr="00C23D82">
        <w:rPr>
          <w:sz w:val="18"/>
        </w:rPr>
        <w:fldChar w:fldCharType="begin"/>
      </w:r>
      <w:r w:rsidRPr="00C23D82">
        <w:rPr>
          <w:sz w:val="18"/>
        </w:rPr>
        <w:instrText xml:space="preserve"> ADDIN EN.REFLIST </w:instrText>
      </w:r>
      <w:r w:rsidRPr="00C23D82">
        <w:rPr>
          <w:sz w:val="18"/>
        </w:rPr>
        <w:fldChar w:fldCharType="separate"/>
      </w:r>
      <w:r w:rsidR="00E15B65" w:rsidRPr="00C23D82">
        <w:t>1.</w:t>
      </w:r>
      <w:r w:rsidR="00E15B65" w:rsidRPr="00C23D82">
        <w:tab/>
        <w:t xml:space="preserve">Schwarzer R. Modeling health behaviour change: How to predict and modify the adoption and maintenance of health behaviours, </w:t>
      </w:r>
      <w:r w:rsidR="00E15B65" w:rsidRPr="00C23D82">
        <w:rPr>
          <w:i/>
        </w:rPr>
        <w:t>Appl Psychol</w:t>
      </w:r>
      <w:r w:rsidR="00E15B65" w:rsidRPr="00C23D82">
        <w:t xml:space="preserve"> 2008: 57: 1-29.</w:t>
      </w:r>
    </w:p>
    <w:p w:rsidR="00E15B65" w:rsidRPr="00C23D82" w:rsidRDefault="00E15B65" w:rsidP="00E15B65">
      <w:pPr>
        <w:pStyle w:val="EndNoteBibliography"/>
        <w:spacing w:after="0"/>
        <w:ind w:left="720" w:hanging="720"/>
      </w:pPr>
      <w:r w:rsidRPr="00C23D82">
        <w:t>2.</w:t>
      </w:r>
      <w:r w:rsidRPr="00C23D82">
        <w:tab/>
        <w:t xml:space="preserve">Michie S., Whittington C., Hamoudi Z., Zarnani F., Tober G., West R. Identification of behaviour change techniques to reduce excessive alcohol consumption, </w:t>
      </w:r>
      <w:r w:rsidRPr="00C23D82">
        <w:rPr>
          <w:i/>
        </w:rPr>
        <w:t>Addiction</w:t>
      </w:r>
      <w:r w:rsidRPr="00C23D82">
        <w:t xml:space="preserve"> 2012: 107: 1431-1440.</w:t>
      </w:r>
    </w:p>
    <w:p w:rsidR="00E15B65" w:rsidRPr="00C23D82" w:rsidRDefault="00E15B65" w:rsidP="00E15B65">
      <w:pPr>
        <w:pStyle w:val="EndNoteBibliography"/>
        <w:ind w:left="720" w:hanging="720"/>
      </w:pPr>
      <w:r w:rsidRPr="00C23D82">
        <w:t>3.</w:t>
      </w:r>
      <w:r w:rsidRPr="00C23D82">
        <w:tab/>
        <w:t xml:space="preserve">Bien T. H., Miller W. R., Tonigan J. S. Brief interventions for alcohol problems: a review, </w:t>
      </w:r>
      <w:r w:rsidRPr="00C23D82">
        <w:rPr>
          <w:i/>
        </w:rPr>
        <w:t>Addiction</w:t>
      </w:r>
      <w:r w:rsidRPr="00C23D82">
        <w:t xml:space="preserve"> 1993: 88: 315-335.</w:t>
      </w:r>
    </w:p>
    <w:p w:rsidR="00B7736D" w:rsidRPr="00C23D82" w:rsidRDefault="00D80DC1" w:rsidP="00B7736D">
      <w:pPr>
        <w:ind w:left="567" w:hanging="567"/>
        <w:jc w:val="right"/>
        <w:rPr>
          <w:sz w:val="20"/>
        </w:rPr>
      </w:pPr>
      <w:r w:rsidRPr="00C23D82">
        <w:rPr>
          <w:sz w:val="18"/>
        </w:rPr>
        <w:fldChar w:fldCharType="end"/>
      </w:r>
    </w:p>
    <w:p w:rsidR="00836752" w:rsidRPr="00C23D82" w:rsidRDefault="00B7736D">
      <w:pPr>
        <w:rPr>
          <w:sz w:val="20"/>
        </w:rPr>
      </w:pPr>
      <w:r w:rsidRPr="00C23D82">
        <w:rPr>
          <w:sz w:val="20"/>
        </w:rPr>
        <w:br w:type="page"/>
      </w:r>
    </w:p>
    <w:p w:rsidR="00836752" w:rsidRPr="00C23D82" w:rsidRDefault="006035A6" w:rsidP="00836752">
      <w:pPr>
        <w:rPr>
          <w:b/>
          <w:sz w:val="28"/>
        </w:rPr>
      </w:pPr>
      <w:r w:rsidRPr="00C23D82">
        <w:rPr>
          <w:b/>
          <w:sz w:val="28"/>
        </w:rPr>
        <w:lastRenderedPageBreak/>
        <w:t xml:space="preserve">Table </w:t>
      </w:r>
      <w:r w:rsidR="005D3644">
        <w:rPr>
          <w:b/>
          <w:sz w:val="28"/>
        </w:rPr>
        <w:t>S</w:t>
      </w:r>
      <w:r w:rsidRPr="00C23D82">
        <w:rPr>
          <w:b/>
          <w:sz w:val="28"/>
        </w:rPr>
        <w:t xml:space="preserve">1: </w:t>
      </w:r>
      <w:r w:rsidR="00DF1FDF" w:rsidRPr="00C23D82">
        <w:rPr>
          <w:b/>
          <w:sz w:val="28"/>
        </w:rPr>
        <w:t xml:space="preserve">Intended purpose of the </w:t>
      </w:r>
      <w:r w:rsidR="00E15B65" w:rsidRPr="00C23D82">
        <w:rPr>
          <w:b/>
          <w:sz w:val="28"/>
        </w:rPr>
        <w:t xml:space="preserve">groups of </w:t>
      </w:r>
      <w:r w:rsidR="00DF1FDF" w:rsidRPr="00C23D82">
        <w:rPr>
          <w:b/>
          <w:sz w:val="28"/>
        </w:rPr>
        <w:t>text messages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6091"/>
        <w:gridCol w:w="3402"/>
      </w:tblGrid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pPr>
              <w:rPr>
                <w:b/>
              </w:rPr>
            </w:pPr>
            <w:r w:rsidRPr="00C23D82">
              <w:rPr>
                <w:b/>
              </w:rPr>
              <w:t>Topic</w:t>
            </w:r>
          </w:p>
        </w:tc>
        <w:tc>
          <w:tcPr>
            <w:tcW w:w="3402" w:type="dxa"/>
          </w:tcPr>
          <w:p w:rsidR="00836752" w:rsidRPr="00C23D82" w:rsidRDefault="00836752" w:rsidP="003E788D">
            <w:pPr>
              <w:rPr>
                <w:b/>
              </w:rPr>
            </w:pPr>
            <w:r w:rsidRPr="00C23D82">
              <w:rPr>
                <w:b/>
              </w:rPr>
              <w:t>Message numbers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Welcome to the study</w:t>
            </w:r>
            <w:r w:rsidR="005D1B1C" w:rsidRPr="00C23D82">
              <w:t xml:space="preserve"> and introduce characters</w:t>
            </w:r>
            <w:r w:rsidR="00DF1FDF" w:rsidRPr="00C23D82">
              <w:t xml:space="preserve"> in the narrative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 - 3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Drinking motive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4 - 6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Humour</w:t>
            </w:r>
            <w:r w:rsidR="005D1B1C" w:rsidRPr="00C23D82">
              <w:t>/outcome expectancy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7 - 8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5D1B1C" w:rsidP="003E788D">
            <w:r w:rsidRPr="00C23D82">
              <w:t>Outcome expectancy/risk perception</w:t>
            </w:r>
          </w:p>
        </w:tc>
        <w:tc>
          <w:tcPr>
            <w:tcW w:w="3402" w:type="dxa"/>
          </w:tcPr>
          <w:p w:rsidR="00836752" w:rsidRPr="00C23D82" w:rsidRDefault="005D1B1C" w:rsidP="003E788D">
            <w:r w:rsidRPr="00C23D82">
              <w:t>9</w:t>
            </w:r>
            <w:r w:rsidR="00836752" w:rsidRPr="00C23D82">
              <w:t xml:space="preserve"> - 11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elf-monitoring</w:t>
            </w:r>
            <w:r w:rsidR="005D1B1C" w:rsidRPr="00C23D82">
              <w:t xml:space="preserve"> of behaviour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2 - 14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5D1B1C" w:rsidP="003E788D">
            <w:r w:rsidRPr="00C23D82">
              <w:t>Definition of binge drink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 xml:space="preserve">15 - </w:t>
            </w:r>
            <w:r w:rsidR="005D1B1C" w:rsidRPr="00C23D82">
              <w:t>17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elf-monitoring</w:t>
            </w:r>
            <w:r w:rsidR="005D1B1C" w:rsidRPr="00C23D82">
              <w:t xml:space="preserve"> of behaviour</w:t>
            </w:r>
          </w:p>
        </w:tc>
        <w:tc>
          <w:tcPr>
            <w:tcW w:w="3402" w:type="dxa"/>
          </w:tcPr>
          <w:p w:rsidR="00836752" w:rsidRPr="00C23D82" w:rsidRDefault="00987754" w:rsidP="003E788D">
            <w:r w:rsidRPr="00C23D82">
              <w:t xml:space="preserve">18 - </w:t>
            </w:r>
            <w:r w:rsidR="00836752" w:rsidRPr="00C23D82">
              <w:t>1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 xml:space="preserve">Humour 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20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elf-monitoring</w:t>
            </w:r>
            <w:r w:rsidR="00987754" w:rsidRPr="00C23D82">
              <w:t xml:space="preserve"> of behaviour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21 - 23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Identifying good reasons for cutting down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24 - 27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Humour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28 - 2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Identifying alcohol related harms in self and other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30 - 35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Thinking about cutting down</w:t>
            </w:r>
            <w:r w:rsidR="00987754" w:rsidRPr="00C23D82">
              <w:t>/intention to change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36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Illustration of a</w:t>
            </w:r>
            <w:r w:rsidR="00836752" w:rsidRPr="00C23D82">
              <w:t>lcohol related harm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37 - 38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Intention to change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39 - 41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ubjective norm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42 - 44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elf-monitor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45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Perceived benefits of cutting down</w:t>
            </w:r>
            <w:r w:rsidR="00987754" w:rsidRPr="00C23D82">
              <w:t>/outcome expectancy/ positive reinforcemen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46 - 52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Goal sett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53 - 58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Action s</w:t>
            </w:r>
            <w:r w:rsidR="00836752" w:rsidRPr="00C23D82">
              <w:t>elf-efficacy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5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Action plan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60 - 66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ubjective norms/social suppor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67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B</w:t>
            </w:r>
            <w:r w:rsidR="00836752" w:rsidRPr="00C23D82">
              <w:t>enefits</w:t>
            </w:r>
            <w:r w:rsidRPr="00C23D82">
              <w:t xml:space="preserve"> of reducing/positive reinforcemen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68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 xml:space="preserve">Increasing </w:t>
            </w:r>
            <w:r w:rsidR="00BC140D" w:rsidRPr="00C23D82">
              <w:t xml:space="preserve">action </w:t>
            </w:r>
            <w:r w:rsidRPr="00C23D82">
              <w:t>self-efficacy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6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Illustration of r</w:t>
            </w:r>
            <w:r w:rsidR="00836752" w:rsidRPr="00C23D82">
              <w:t>elapse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70 - 72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Coping planning/recovery</w:t>
            </w:r>
            <w:r w:rsidR="00987754" w:rsidRPr="00C23D82">
              <w:t xml:space="preserve"> self-efficacy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73 - 7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Coping</w:t>
            </w:r>
            <w:r w:rsidR="00836752" w:rsidRPr="00C23D82">
              <w:t xml:space="preserve"> self-efficacy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80 - 82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987754" w:rsidP="003E788D">
            <w:r w:rsidRPr="00C23D82">
              <w:t>Recovery s</w:t>
            </w:r>
            <w:r w:rsidR="00836752" w:rsidRPr="00C23D82">
              <w:t>elf-efficacy/plan reinforcemen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83 - 84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Alternatives to drink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85 - 86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Alcohol expe</w:t>
            </w:r>
            <w:r w:rsidR="00987754" w:rsidRPr="00C23D82">
              <w:t>ctancies/coping plann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87 - 88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Alternatives to drinking</w:t>
            </w:r>
            <w:r w:rsidR="00987754" w:rsidRPr="00C23D82">
              <w:t xml:space="preserve"> to avoid risky drinking situation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8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Perceived/actual benefits of cutting down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90 - 92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elf-efficacy/maintenance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93 - 96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DF1FDF" w:rsidP="003E788D">
            <w:r w:rsidRPr="00C23D82">
              <w:t>Monitoring drinking behaviour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97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Benefits of drinking less</w:t>
            </w:r>
            <w:r w:rsidR="00DF1FDF" w:rsidRPr="00C23D82">
              <w:t>/positive reinforcemen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98 - 100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DF1FDF" w:rsidP="003E788D">
            <w:r w:rsidRPr="00C23D82">
              <w:t>C</w:t>
            </w:r>
            <w:r w:rsidR="00836752" w:rsidRPr="00C23D82">
              <w:t>oping planning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01 - 105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Rewards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06 - 107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Satisfaction with new behaviour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08 - 109</w:t>
            </w:r>
          </w:p>
        </w:tc>
      </w:tr>
      <w:tr w:rsidR="00C23D82" w:rsidRPr="00C23D82" w:rsidTr="003242D4">
        <w:tc>
          <w:tcPr>
            <w:tcW w:w="6091" w:type="dxa"/>
          </w:tcPr>
          <w:p w:rsidR="00836752" w:rsidRPr="00C23D82" w:rsidRDefault="00836752" w:rsidP="003E788D">
            <w:r w:rsidRPr="00C23D82">
              <w:t>Thank you for taking part</w:t>
            </w:r>
          </w:p>
        </w:tc>
        <w:tc>
          <w:tcPr>
            <w:tcW w:w="3402" w:type="dxa"/>
          </w:tcPr>
          <w:p w:rsidR="00836752" w:rsidRPr="00C23D82" w:rsidRDefault="00836752" w:rsidP="003E788D">
            <w:r w:rsidRPr="00C23D82">
              <w:t>110 - 112</w:t>
            </w:r>
          </w:p>
        </w:tc>
      </w:tr>
    </w:tbl>
    <w:p w:rsidR="00836752" w:rsidRPr="00C23D82" w:rsidRDefault="00836752">
      <w:pPr>
        <w:rPr>
          <w:sz w:val="20"/>
        </w:rPr>
      </w:pPr>
      <w:r w:rsidRPr="00C23D82">
        <w:rPr>
          <w:sz w:val="20"/>
        </w:rPr>
        <w:br w:type="page"/>
      </w:r>
    </w:p>
    <w:p w:rsidR="00B7736D" w:rsidRPr="00C23D82" w:rsidRDefault="00B7736D">
      <w:pPr>
        <w:rPr>
          <w:sz w:val="20"/>
        </w:rPr>
      </w:pPr>
    </w:p>
    <w:p w:rsidR="00B7736D" w:rsidRPr="00C23D82" w:rsidRDefault="006035A6" w:rsidP="00B7736D">
      <w:pPr>
        <w:tabs>
          <w:tab w:val="left" w:pos="426"/>
        </w:tabs>
        <w:spacing w:after="0"/>
        <w:rPr>
          <w:b/>
          <w:noProof/>
          <w:sz w:val="28"/>
          <w:lang w:eastAsia="en-GB"/>
        </w:rPr>
      </w:pPr>
      <w:r w:rsidRPr="00C23D82">
        <w:rPr>
          <w:b/>
          <w:sz w:val="28"/>
        </w:rPr>
        <w:t xml:space="preserve">Table </w:t>
      </w:r>
      <w:r w:rsidR="005D3644">
        <w:rPr>
          <w:b/>
          <w:sz w:val="28"/>
        </w:rPr>
        <w:t>S</w:t>
      </w:r>
      <w:r w:rsidRPr="00C23D82">
        <w:rPr>
          <w:b/>
          <w:sz w:val="28"/>
        </w:rPr>
        <w:t xml:space="preserve">2: </w:t>
      </w:r>
      <w:r w:rsidR="00B7736D" w:rsidRPr="00C23D82">
        <w:rPr>
          <w:b/>
          <w:noProof/>
          <w:sz w:val="28"/>
          <w:lang w:eastAsia="en-GB"/>
        </w:rPr>
        <w:t>M</w:t>
      </w:r>
      <w:r w:rsidR="00DF1FDF" w:rsidRPr="00C23D82">
        <w:rPr>
          <w:b/>
          <w:noProof/>
          <w:sz w:val="28"/>
          <w:lang w:eastAsia="en-GB"/>
        </w:rPr>
        <w:t xml:space="preserve">apping </w:t>
      </w:r>
      <w:r w:rsidR="00B7736D" w:rsidRPr="00C23D82">
        <w:rPr>
          <w:b/>
          <w:noProof/>
          <w:sz w:val="28"/>
          <w:lang w:eastAsia="en-GB"/>
        </w:rPr>
        <w:t>text messages on to components of Alcohol Brief Interventions</w:t>
      </w:r>
    </w:p>
    <w:p w:rsidR="00B7736D" w:rsidRPr="00C23D82" w:rsidRDefault="00B7736D" w:rsidP="00B7736D">
      <w:pPr>
        <w:tabs>
          <w:tab w:val="left" w:pos="426"/>
        </w:tabs>
        <w:spacing w:after="0"/>
        <w:rPr>
          <w:b/>
          <w:noProof/>
          <w:lang w:eastAsia="en-GB"/>
        </w:rPr>
      </w:pPr>
    </w:p>
    <w:p w:rsidR="00B7736D" w:rsidRPr="00C23D82" w:rsidRDefault="00B7736D" w:rsidP="00B7736D">
      <w:pPr>
        <w:tabs>
          <w:tab w:val="left" w:pos="426"/>
        </w:tabs>
        <w:spacing w:after="0"/>
        <w:rPr>
          <w:b/>
          <w:noProof/>
          <w:lang w:eastAsia="en-GB"/>
        </w:rPr>
      </w:pPr>
    </w:p>
    <w:p w:rsidR="00B7736D" w:rsidRPr="00C23D82" w:rsidRDefault="00B7736D" w:rsidP="00B7736D">
      <w:pPr>
        <w:tabs>
          <w:tab w:val="left" w:pos="426"/>
        </w:tabs>
        <w:spacing w:after="0"/>
        <w:rPr>
          <w:b/>
          <w:noProof/>
          <w:lang w:eastAsia="en-GB"/>
        </w:rPr>
      </w:pPr>
      <w:r w:rsidRPr="00C23D82">
        <w:rPr>
          <w:b/>
          <w:noProof/>
          <w:lang w:eastAsia="en-GB"/>
        </w:rPr>
        <w:t>FRAMES</w:t>
      </w:r>
    </w:p>
    <w:p w:rsidR="00B7736D" w:rsidRPr="00C23D82" w:rsidRDefault="00B7736D" w:rsidP="00B7736D">
      <w:pPr>
        <w:tabs>
          <w:tab w:val="left" w:pos="426"/>
        </w:tabs>
        <w:spacing w:after="0"/>
        <w:rPr>
          <w:b/>
          <w:noProof/>
          <w:lang w:eastAsia="en-GB"/>
        </w:rPr>
      </w:pPr>
    </w:p>
    <w:tbl>
      <w:tblPr>
        <w:tblStyle w:val="TableGrid"/>
        <w:tblW w:w="9493" w:type="dxa"/>
        <w:tblLayout w:type="fixed"/>
        <w:tblLook w:val="04A0" w:firstRow="1" w:lastRow="0" w:firstColumn="1" w:lastColumn="0" w:noHBand="0" w:noVBand="1"/>
      </w:tblPr>
      <w:tblGrid>
        <w:gridCol w:w="3397"/>
        <w:gridCol w:w="6096"/>
      </w:tblGrid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>Component of FRAMES</w:t>
            </w:r>
          </w:p>
        </w:tc>
        <w:tc>
          <w:tcPr>
            <w:tcW w:w="6096" w:type="dxa"/>
          </w:tcPr>
          <w:p w:rsidR="00B7736D" w:rsidRPr="00C23D82" w:rsidRDefault="00F52F1A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>Text m</w:t>
            </w:r>
            <w:r w:rsidR="00B7736D" w:rsidRPr="00C23D82">
              <w:rPr>
                <w:b/>
                <w:noProof/>
                <w:lang w:eastAsia="en-GB"/>
              </w:rPr>
              <w:t>essage number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Feedback</w:t>
            </w:r>
          </w:p>
        </w:tc>
        <w:tc>
          <w:tcPr>
            <w:tcW w:w="6096" w:type="dxa"/>
          </w:tcPr>
          <w:p w:rsidR="00B7736D" w:rsidRPr="00C23D82" w:rsidRDefault="00B7736D" w:rsidP="00B7736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12,14,</w:t>
            </w:r>
            <w:r w:rsidR="00881ECF" w:rsidRPr="00C23D82">
              <w:rPr>
                <w:noProof/>
                <w:lang w:eastAsia="en-GB"/>
              </w:rPr>
              <w:t>19,21-</w:t>
            </w:r>
            <w:r w:rsidRPr="00C23D82">
              <w:rPr>
                <w:noProof/>
                <w:lang w:eastAsia="en-GB"/>
              </w:rPr>
              <w:t>24,</w:t>
            </w:r>
            <w:r w:rsidR="00881ECF" w:rsidRPr="00C23D82">
              <w:rPr>
                <w:noProof/>
                <w:lang w:eastAsia="en-GB"/>
              </w:rPr>
              <w:t>30-</w:t>
            </w:r>
            <w:r w:rsidRPr="00C23D82">
              <w:rPr>
                <w:noProof/>
                <w:lang w:eastAsia="en-GB"/>
              </w:rPr>
              <w:t>35,37,38,48,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Responsibility</w:t>
            </w:r>
          </w:p>
        </w:tc>
        <w:tc>
          <w:tcPr>
            <w:tcW w:w="6096" w:type="dxa"/>
          </w:tcPr>
          <w:p w:rsidR="00B7736D" w:rsidRPr="00C23D82" w:rsidRDefault="00881ECF" w:rsidP="00BC140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11,13,18,</w:t>
            </w:r>
            <w:r w:rsidR="00BC140D" w:rsidRPr="00C23D82">
              <w:rPr>
                <w:noProof/>
                <w:lang w:eastAsia="en-GB"/>
              </w:rPr>
              <w:t>24-27</w:t>
            </w:r>
            <w:r w:rsidR="00B7736D" w:rsidRPr="00C23D82">
              <w:rPr>
                <w:noProof/>
                <w:lang w:eastAsia="en-GB"/>
              </w:rPr>
              <w:t>,</w:t>
            </w:r>
            <w:r w:rsidRPr="00C23D82">
              <w:rPr>
                <w:noProof/>
                <w:lang w:eastAsia="en-GB"/>
              </w:rPr>
              <w:t>36,39,45,46,62,63-</w:t>
            </w:r>
            <w:r w:rsidR="00B7736D" w:rsidRPr="00C23D82">
              <w:rPr>
                <w:noProof/>
                <w:lang w:eastAsia="en-GB"/>
              </w:rPr>
              <w:t>66,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Advice</w:t>
            </w:r>
          </w:p>
        </w:tc>
        <w:tc>
          <w:tcPr>
            <w:tcW w:w="6096" w:type="dxa"/>
          </w:tcPr>
          <w:p w:rsidR="00B7736D" w:rsidRPr="00C23D82" w:rsidRDefault="00881ECF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*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Menu</w:t>
            </w:r>
          </w:p>
        </w:tc>
        <w:tc>
          <w:tcPr>
            <w:tcW w:w="6096" w:type="dxa"/>
          </w:tcPr>
          <w:p w:rsidR="00B7736D" w:rsidRPr="00C23D82" w:rsidRDefault="00881ECF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*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Empathy</w:t>
            </w:r>
          </w:p>
        </w:tc>
        <w:tc>
          <w:tcPr>
            <w:tcW w:w="6096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9,39,53,67,69</w:t>
            </w:r>
            <w:r w:rsidR="00881ECF" w:rsidRPr="00C23D82">
              <w:rPr>
                <w:noProof/>
                <w:lang w:eastAsia="en-GB"/>
              </w:rPr>
              <w:t>,71</w:t>
            </w:r>
          </w:p>
        </w:tc>
      </w:tr>
      <w:tr w:rsidR="00C23D82" w:rsidRPr="00C23D82" w:rsidTr="005D1B1C">
        <w:tc>
          <w:tcPr>
            <w:tcW w:w="3397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Self-efficacy</w:t>
            </w:r>
          </w:p>
        </w:tc>
        <w:tc>
          <w:tcPr>
            <w:tcW w:w="6096" w:type="dxa"/>
          </w:tcPr>
          <w:p w:rsidR="00B7736D" w:rsidRPr="00C23D82" w:rsidRDefault="00B7736D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50,53,59,60,68,69</w:t>
            </w:r>
            <w:r w:rsidR="00881ECF" w:rsidRPr="00C23D82">
              <w:rPr>
                <w:noProof/>
                <w:lang w:eastAsia="en-GB"/>
              </w:rPr>
              <w:t>,71,73-84, 87,88,90,93,94,96,103,105</w:t>
            </w:r>
          </w:p>
        </w:tc>
      </w:tr>
    </w:tbl>
    <w:p w:rsidR="00B7736D" w:rsidRPr="00C23D82" w:rsidRDefault="00B7736D" w:rsidP="00B7736D">
      <w:pPr>
        <w:rPr>
          <w:sz w:val="20"/>
        </w:rPr>
      </w:pPr>
      <w:r w:rsidRPr="00C23D82">
        <w:rPr>
          <w:sz w:val="20"/>
        </w:rPr>
        <w:t>Note: many of the texts on self-efficacy also cover empathy</w:t>
      </w:r>
    </w:p>
    <w:p w:rsidR="00F52F1A" w:rsidRPr="00C23D82" w:rsidRDefault="00881ECF" w:rsidP="00881ECF">
      <w:pPr>
        <w:rPr>
          <w:sz w:val="20"/>
        </w:rPr>
      </w:pPr>
      <w:r w:rsidRPr="00C23D82">
        <w:rPr>
          <w:sz w:val="20"/>
        </w:rPr>
        <w:t xml:space="preserve">* It is difficult to allocate text messages to these categories.  The text messages which come closest to these components </w:t>
      </w:r>
      <w:r w:rsidR="00F52F1A" w:rsidRPr="00C23D82">
        <w:rPr>
          <w:sz w:val="20"/>
        </w:rPr>
        <w:t>are those that illustrate the benefits of reducing alcohol consumption (text numbers 46-52), goal setting (53-58) and action planning (60-66).</w:t>
      </w:r>
    </w:p>
    <w:p w:rsidR="00F52F1A" w:rsidRPr="00C23D82" w:rsidRDefault="00F52F1A">
      <w:pPr>
        <w:rPr>
          <w:sz w:val="20"/>
        </w:rPr>
      </w:pPr>
      <w:r w:rsidRPr="00C23D82">
        <w:rPr>
          <w:sz w:val="20"/>
        </w:rPr>
        <w:br w:type="page"/>
      </w:r>
    </w:p>
    <w:p w:rsidR="00F52F1A" w:rsidRPr="00C23D82" w:rsidRDefault="006035A6" w:rsidP="00F52F1A">
      <w:pPr>
        <w:tabs>
          <w:tab w:val="left" w:pos="426"/>
        </w:tabs>
        <w:spacing w:after="0"/>
        <w:rPr>
          <w:b/>
          <w:noProof/>
          <w:sz w:val="28"/>
          <w:lang w:eastAsia="en-GB"/>
        </w:rPr>
      </w:pPr>
      <w:r w:rsidRPr="00C23D82">
        <w:rPr>
          <w:b/>
          <w:sz w:val="28"/>
        </w:rPr>
        <w:lastRenderedPageBreak/>
        <w:t xml:space="preserve">Table </w:t>
      </w:r>
      <w:r w:rsidR="005D3644">
        <w:rPr>
          <w:b/>
          <w:sz w:val="28"/>
        </w:rPr>
        <w:t>S</w:t>
      </w:r>
      <w:r w:rsidRPr="00C23D82">
        <w:rPr>
          <w:b/>
          <w:sz w:val="28"/>
        </w:rPr>
        <w:t>3: M</w:t>
      </w:r>
      <w:r w:rsidR="00F52F1A" w:rsidRPr="00C23D82">
        <w:rPr>
          <w:b/>
          <w:noProof/>
          <w:sz w:val="28"/>
          <w:lang w:eastAsia="en-GB"/>
        </w:rPr>
        <w:t xml:space="preserve">apping of text messages on to components of HAPA </w:t>
      </w:r>
    </w:p>
    <w:p w:rsidR="00F52F1A" w:rsidRPr="00C23D82" w:rsidRDefault="00F52F1A" w:rsidP="00F52F1A">
      <w:pPr>
        <w:tabs>
          <w:tab w:val="left" w:pos="426"/>
        </w:tabs>
        <w:spacing w:after="0"/>
        <w:rPr>
          <w:b/>
          <w:noProof/>
          <w:lang w:eastAsia="en-GB"/>
        </w:rPr>
      </w:pPr>
    </w:p>
    <w:tbl>
      <w:tblPr>
        <w:tblStyle w:val="TableGrid"/>
        <w:tblW w:w="9493" w:type="dxa"/>
        <w:tblLayout w:type="fixed"/>
        <w:tblLook w:val="04A0" w:firstRow="1" w:lastRow="0" w:firstColumn="1" w:lastColumn="0" w:noHBand="0" w:noVBand="1"/>
      </w:tblPr>
      <w:tblGrid>
        <w:gridCol w:w="4815"/>
        <w:gridCol w:w="4678"/>
      </w:tblGrid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 xml:space="preserve">Key component of HAPA 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>Message number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 xml:space="preserve">Intention to change   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Change alcohol expectancies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F52F1A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5,</w:t>
            </w:r>
            <w:r w:rsidR="00BC140D" w:rsidRPr="00C23D82">
              <w:rPr>
                <w:noProof/>
                <w:lang w:eastAsia="en-GB"/>
              </w:rPr>
              <w:t>7-8,</w:t>
            </w:r>
            <w:r w:rsidRPr="00C23D82">
              <w:rPr>
                <w:noProof/>
                <w:lang w:eastAsia="en-GB"/>
              </w:rPr>
              <w:t>9-11,24-27,38,42-52,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Change perception of risk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08098C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6,7,9-11,</w:t>
            </w:r>
            <w:r w:rsidR="0008098C" w:rsidRPr="00C23D82">
              <w:rPr>
                <w:noProof/>
                <w:lang w:eastAsia="en-GB"/>
              </w:rPr>
              <w:t>30-</w:t>
            </w:r>
            <w:r w:rsidR="00C23D82">
              <w:rPr>
                <w:noProof/>
                <w:lang w:eastAsia="en-GB"/>
              </w:rPr>
              <w:t>35,</w:t>
            </w:r>
            <w:r w:rsidRPr="00C23D82">
              <w:rPr>
                <w:noProof/>
                <w:lang w:eastAsia="en-GB"/>
              </w:rPr>
              <w:t>37,38,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Increase action self-efficacy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08098C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36,39,40</w:t>
            </w:r>
            <w:r w:rsidR="00BC140D" w:rsidRPr="00C23D82">
              <w:rPr>
                <w:noProof/>
                <w:lang w:eastAsia="en-GB"/>
              </w:rPr>
              <w:t>, 68,69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Enlist social support/subjective norms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40,41,42,43,44,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29"/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>Action planning/ Coping planning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Increase action self-efficacy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59,</w:t>
            </w:r>
            <w:r w:rsidR="0008098C" w:rsidRPr="00C23D82">
              <w:rPr>
                <w:noProof/>
                <w:lang w:eastAsia="en-GB"/>
              </w:rPr>
              <w:t>90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Increase coping self-efficacy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69,73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242D4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Action control (how to cope in high risk situation)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242D4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83,85,86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 xml:space="preserve">Goal setting </w:t>
            </w:r>
          </w:p>
        </w:tc>
        <w:tc>
          <w:tcPr>
            <w:tcW w:w="4678" w:type="dxa"/>
            <w:vAlign w:val="center"/>
          </w:tcPr>
          <w:p w:rsidR="00F52F1A" w:rsidRPr="00C23D82" w:rsidRDefault="0008098C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53-</w:t>
            </w:r>
            <w:r w:rsidR="00F52F1A" w:rsidRPr="00C23D82">
              <w:rPr>
                <w:noProof/>
                <w:lang w:eastAsia="en-GB"/>
              </w:rPr>
              <w:t>58,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Action plans</w:t>
            </w:r>
          </w:p>
        </w:tc>
        <w:tc>
          <w:tcPr>
            <w:tcW w:w="4678" w:type="dxa"/>
            <w:vAlign w:val="center"/>
          </w:tcPr>
          <w:p w:rsidR="00F52F1A" w:rsidRPr="00C23D82" w:rsidRDefault="0008098C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60-</w:t>
            </w:r>
            <w:r w:rsidR="00F52F1A" w:rsidRPr="00C23D82">
              <w:rPr>
                <w:noProof/>
                <w:lang w:eastAsia="en-GB"/>
              </w:rPr>
              <w:t>66,</w:t>
            </w:r>
            <w:r w:rsidRPr="00C23D82">
              <w:rPr>
                <w:noProof/>
                <w:lang w:eastAsia="en-GB"/>
              </w:rPr>
              <w:t>77,83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Enlist social support</w:t>
            </w:r>
          </w:p>
        </w:tc>
        <w:tc>
          <w:tcPr>
            <w:tcW w:w="4678" w:type="dxa"/>
            <w:vAlign w:val="center"/>
          </w:tcPr>
          <w:p w:rsidR="00F52F1A" w:rsidRPr="00C23D82" w:rsidRDefault="0008098C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63,</w:t>
            </w:r>
            <w:r w:rsidR="00F52F1A" w:rsidRPr="00C23D82">
              <w:rPr>
                <w:noProof/>
                <w:lang w:eastAsia="en-GB"/>
              </w:rPr>
              <w:t>67,98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b/>
                <w:noProof/>
                <w:lang w:eastAsia="en-GB"/>
              </w:rPr>
            </w:pPr>
            <w:r w:rsidRPr="00C23D82">
              <w:rPr>
                <w:b/>
                <w:noProof/>
                <w:lang w:eastAsia="en-GB"/>
              </w:rPr>
              <w:t>Maintenance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Recovery self-efficacy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71,75,76,84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Increase coping self-efficacy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80</w:t>
            </w:r>
            <w:r w:rsidR="00BC140D" w:rsidRPr="00C23D82">
              <w:rPr>
                <w:noProof/>
                <w:lang w:eastAsia="en-GB"/>
              </w:rPr>
              <w:t>-82</w:t>
            </w:r>
            <w:r w:rsidRPr="00C23D82">
              <w:rPr>
                <w:noProof/>
                <w:lang w:eastAsia="en-GB"/>
              </w:rPr>
              <w:t>,</w:t>
            </w:r>
            <w:r w:rsidR="0008098C" w:rsidRPr="00C23D82">
              <w:rPr>
                <w:noProof/>
                <w:lang w:eastAsia="en-GB"/>
              </w:rPr>
              <w:t>87,88,93-</w:t>
            </w:r>
            <w:r w:rsidRPr="00C23D82">
              <w:rPr>
                <w:noProof/>
                <w:lang w:eastAsia="en-GB"/>
              </w:rPr>
              <w:t>96,103,105,</w:t>
            </w:r>
            <w:r w:rsidR="00BC140D" w:rsidRPr="00C23D82">
              <w:rPr>
                <w:noProof/>
                <w:lang w:eastAsia="en-GB"/>
              </w:rPr>
              <w:t>108,109</w:t>
            </w:r>
          </w:p>
        </w:tc>
      </w:tr>
      <w:tr w:rsidR="00C23D82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Action control (how to cope in high risk situation)</w:t>
            </w:r>
          </w:p>
        </w:tc>
        <w:tc>
          <w:tcPr>
            <w:tcW w:w="4678" w:type="dxa"/>
            <w:vAlign w:val="center"/>
          </w:tcPr>
          <w:p w:rsidR="00F52F1A" w:rsidRPr="00C23D82" w:rsidRDefault="0008098C" w:rsidP="003E788D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72,74,77-</w:t>
            </w:r>
            <w:r w:rsidR="00F52F1A" w:rsidRPr="00C23D82">
              <w:rPr>
                <w:noProof/>
                <w:lang w:eastAsia="en-GB"/>
              </w:rPr>
              <w:t>79,81,82,</w:t>
            </w:r>
            <w:r w:rsidRPr="00C23D82">
              <w:rPr>
                <w:noProof/>
                <w:lang w:eastAsia="en-GB"/>
              </w:rPr>
              <w:t>89,</w:t>
            </w:r>
            <w:r w:rsidR="00F52F1A" w:rsidRPr="00C23D82">
              <w:rPr>
                <w:noProof/>
                <w:lang w:eastAsia="en-GB"/>
              </w:rPr>
              <w:t>101,102,</w:t>
            </w:r>
          </w:p>
        </w:tc>
      </w:tr>
      <w:tr w:rsidR="00F52F1A" w:rsidRPr="00C23D82" w:rsidTr="005D1B1C">
        <w:trPr>
          <w:trHeight w:val="397"/>
        </w:trPr>
        <w:tc>
          <w:tcPr>
            <w:tcW w:w="4815" w:type="dxa"/>
            <w:vAlign w:val="center"/>
          </w:tcPr>
          <w:p w:rsidR="00F52F1A" w:rsidRPr="00C23D82" w:rsidRDefault="00F52F1A" w:rsidP="003E788D">
            <w:pPr>
              <w:tabs>
                <w:tab w:val="left" w:pos="426"/>
              </w:tabs>
              <w:ind w:left="171"/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Enlist social support</w:t>
            </w:r>
          </w:p>
        </w:tc>
        <w:tc>
          <w:tcPr>
            <w:tcW w:w="4678" w:type="dxa"/>
            <w:vAlign w:val="center"/>
          </w:tcPr>
          <w:p w:rsidR="00F52F1A" w:rsidRPr="00C23D82" w:rsidRDefault="00F52F1A" w:rsidP="0008098C">
            <w:pPr>
              <w:tabs>
                <w:tab w:val="left" w:pos="426"/>
              </w:tabs>
              <w:rPr>
                <w:noProof/>
                <w:lang w:eastAsia="en-GB"/>
              </w:rPr>
            </w:pPr>
            <w:r w:rsidRPr="00C23D82">
              <w:rPr>
                <w:noProof/>
                <w:lang w:eastAsia="en-GB"/>
              </w:rPr>
              <w:t>92</w:t>
            </w:r>
          </w:p>
        </w:tc>
      </w:tr>
    </w:tbl>
    <w:p w:rsidR="00881ECF" w:rsidRPr="00C23D82" w:rsidRDefault="00881ECF" w:rsidP="00881ECF">
      <w:pPr>
        <w:rPr>
          <w:sz w:val="20"/>
        </w:rPr>
      </w:pPr>
    </w:p>
    <w:p w:rsidR="005B4A3A" w:rsidRPr="00C23D82" w:rsidRDefault="005B4A3A">
      <w:r w:rsidRPr="00C23D82">
        <w:br w:type="page"/>
      </w:r>
    </w:p>
    <w:p w:rsidR="005B4A3A" w:rsidRPr="00C23D82" w:rsidRDefault="006035A6" w:rsidP="005B4A3A">
      <w:pPr>
        <w:rPr>
          <w:b/>
          <w:sz w:val="28"/>
        </w:rPr>
      </w:pPr>
      <w:r w:rsidRPr="00C23D82">
        <w:rPr>
          <w:b/>
          <w:sz w:val="28"/>
        </w:rPr>
        <w:lastRenderedPageBreak/>
        <w:t xml:space="preserve">Table </w:t>
      </w:r>
      <w:r w:rsidR="005D3644">
        <w:rPr>
          <w:b/>
          <w:sz w:val="28"/>
        </w:rPr>
        <w:t>S</w:t>
      </w:r>
      <w:r w:rsidRPr="00C23D82">
        <w:rPr>
          <w:b/>
          <w:sz w:val="28"/>
        </w:rPr>
        <w:t xml:space="preserve">4: </w:t>
      </w:r>
      <w:r w:rsidR="005B4A3A" w:rsidRPr="00C23D82">
        <w:rPr>
          <w:b/>
          <w:sz w:val="28"/>
        </w:rPr>
        <w:t>Behaviour Changes Techniques to reduce excessive alcohol consumption</w:t>
      </w:r>
    </w:p>
    <w:tbl>
      <w:tblPr>
        <w:tblW w:w="10406" w:type="dxa"/>
        <w:tblInd w:w="-4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870"/>
        <w:gridCol w:w="4536"/>
      </w:tblGrid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rPr>
                <w:rFonts w:eastAsia="Times New Roman" w:cs="Arial"/>
                <w:b/>
                <w:sz w:val="21"/>
                <w:lang w:eastAsia="en-GB"/>
              </w:rPr>
            </w:pPr>
            <w:r w:rsidRPr="00C23D82">
              <w:rPr>
                <w:b/>
                <w:sz w:val="21"/>
              </w:rPr>
              <w:t>Behaviour Changes Technique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rPr>
                <w:rFonts w:eastAsia="Times New Roman" w:cs="Arial"/>
                <w:b/>
                <w:sz w:val="21"/>
                <w:lang w:eastAsia="en-GB"/>
              </w:rPr>
            </w:pPr>
            <w:r w:rsidRPr="00C23D82">
              <w:rPr>
                <w:rFonts w:eastAsia="Times New Roman" w:cs="Arial"/>
                <w:b/>
                <w:sz w:val="21"/>
                <w:lang w:eastAsia="en-GB"/>
              </w:rPr>
              <w:t>Text messages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C23D82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 xml:space="preserve">1. 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Provide information on consequences of excessive alcohol consumption and reducing excessive alcohol consumption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BC140D" w:rsidP="003E788D">
            <w:pPr>
              <w:tabs>
                <w:tab w:val="left" w:pos="412"/>
              </w:tabs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11,15-18,30-35,37,38,87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Identify reasons for wanting and not wanting to reduce excessive alcohol consumption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B37012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4-27,42-44,46-52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95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96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Boost motivation and self-efficacy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B37012" w:rsidP="004D4744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6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,39,50,52,59,69,71</w:t>
            </w:r>
            <w:r w:rsidRPr="00C23D82">
              <w:rPr>
                <w:rFonts w:eastAsia="Times New Roman" w:cs="Arial"/>
                <w:sz w:val="21"/>
                <w:lang w:eastAsia="en-GB"/>
              </w:rPr>
              <w:t>,75-</w:t>
            </w:r>
            <w:r w:rsidR="004D4744" w:rsidRPr="00C23D82">
              <w:rPr>
                <w:rFonts w:eastAsia="Times New Roman" w:cs="Arial"/>
                <w:sz w:val="21"/>
                <w:lang w:eastAsia="en-GB"/>
              </w:rPr>
              <w:t>77,84,87-88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90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93,</w:t>
            </w:r>
            <w:r w:rsidR="004D4744" w:rsidRPr="00C23D82">
              <w:rPr>
                <w:rFonts w:eastAsia="Times New Roman" w:cs="Arial"/>
                <w:sz w:val="21"/>
                <w:lang w:eastAsia="en-GB"/>
              </w:rPr>
              <w:t>95-</w:t>
            </w:r>
            <w:r w:rsidRPr="00C23D82">
              <w:rPr>
                <w:rFonts w:eastAsia="Times New Roman" w:cs="Arial"/>
                <w:sz w:val="21"/>
                <w:lang w:eastAsia="en-GB"/>
              </w:rPr>
              <w:t>96,</w:t>
            </w:r>
            <w:r w:rsidR="004D4744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108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Provide normative information about others' behaviour and experience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5,6,13,14,23,26,27,37,38,68,99,100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10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1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Prompt use of imagery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B37012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,10,42,48,52,</w:t>
            </w:r>
            <w:r w:rsidR="00B37012" w:rsidRPr="00C23D82">
              <w:rPr>
                <w:rFonts w:eastAsia="Times New Roman" w:cs="Arial"/>
                <w:sz w:val="21"/>
                <w:lang w:eastAsia="en-GB"/>
              </w:rPr>
              <w:t>90,1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02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2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Model/demonstrate the behaviour</w:t>
            </w:r>
          </w:p>
        </w:tc>
        <w:tc>
          <w:tcPr>
            <w:tcW w:w="4536" w:type="dxa"/>
            <w:shd w:val="clear" w:color="auto" w:fill="FFFFFF"/>
          </w:tcPr>
          <w:p w:rsidR="00BC140D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2,</w:t>
            </w:r>
            <w:r w:rsidR="00B37012" w:rsidRPr="00C23D82">
              <w:rPr>
                <w:rFonts w:eastAsia="Times New Roman" w:cs="Arial"/>
                <w:sz w:val="21"/>
                <w:lang w:eastAsia="en-GB"/>
              </w:rPr>
              <w:t>23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25,</w:t>
            </w:r>
            <w:r w:rsidR="00B37012" w:rsidRPr="00C23D82">
              <w:rPr>
                <w:rFonts w:eastAsia="Times New Roman" w:cs="Arial"/>
                <w:sz w:val="21"/>
                <w:lang w:eastAsia="en-GB"/>
              </w:rPr>
              <w:t>26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40,</w:t>
            </w:r>
            <w:r w:rsidR="00BC140D" w:rsidRPr="00C23D82">
              <w:rPr>
                <w:rFonts w:eastAsia="Times New Roman" w:cs="Arial"/>
                <w:sz w:val="21"/>
                <w:lang w:eastAsia="en-GB"/>
              </w:rPr>
              <w:t>47-51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50,55,57,58,62,63,65,66,68,</w:t>
            </w:r>
          </w:p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4,76,79,82,86,89,91,94,95,</w:t>
            </w:r>
            <w:r w:rsidR="00B37012" w:rsidRPr="00C23D82">
              <w:rPr>
                <w:rFonts w:eastAsia="Times New Roman" w:cs="Arial"/>
                <w:sz w:val="21"/>
                <w:lang w:eastAsia="en-GB"/>
              </w:rPr>
              <w:t>102,104,105,107-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10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4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Facilitate goal setting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BC140D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53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58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5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Facilitate action planning/help identify relapse trigger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BC140D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60-</w:t>
            </w:r>
            <w:r w:rsidR="00151B89" w:rsidRPr="00C23D82">
              <w:rPr>
                <w:rFonts w:eastAsia="Times New Roman" w:cs="Arial"/>
                <w:sz w:val="21"/>
                <w:lang w:eastAsia="en-GB"/>
              </w:rPr>
              <w:t>66,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70,72,74,77,83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101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6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Advise on avoidance of social cues for drinking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2,</w:t>
            </w:r>
            <w:r w:rsidR="00151B89" w:rsidRPr="00C23D82">
              <w:rPr>
                <w:rFonts w:eastAsia="Times New Roman" w:cs="Arial"/>
                <w:sz w:val="21"/>
                <w:lang w:eastAsia="en-GB"/>
              </w:rPr>
              <w:t>80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7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Behaviour substitution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151B89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9,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85,86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8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8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Prompt review of goal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68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74,77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3242D4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9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Facilitate relapse prevention and coping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EF3D6B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0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77,80,83,93,95,101,105,</w:t>
            </w:r>
            <w:r w:rsidR="00151B89" w:rsidRPr="00C23D82">
              <w:rPr>
                <w:rFonts w:eastAsia="Times New Roman" w:cs="Arial"/>
                <w:sz w:val="21"/>
                <w:lang w:eastAsia="en-GB"/>
              </w:rPr>
              <w:t>108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0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Prompt self-recording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2</w:t>
            </w:r>
            <w:r w:rsidR="00BC140D" w:rsidRPr="00C23D82">
              <w:rPr>
                <w:rFonts w:eastAsia="Times New Roman" w:cs="Arial"/>
                <w:sz w:val="21"/>
                <w:lang w:eastAsia="en-GB"/>
              </w:rPr>
              <w:t>-14</w:t>
            </w:r>
            <w:r w:rsidR="00EF3D6B" w:rsidRPr="00C23D82">
              <w:rPr>
                <w:rFonts w:eastAsia="Times New Roman" w:cs="Arial"/>
                <w:sz w:val="21"/>
                <w:lang w:eastAsia="en-GB"/>
              </w:rPr>
              <w:t>,18,19,21-</w:t>
            </w:r>
            <w:r w:rsidRPr="00C23D82">
              <w:rPr>
                <w:rFonts w:eastAsia="Times New Roman" w:cs="Arial"/>
                <w:sz w:val="21"/>
                <w:lang w:eastAsia="en-GB"/>
              </w:rPr>
              <w:t>23,</w:t>
            </w:r>
            <w:r w:rsidR="00151B89" w:rsidRPr="00C23D82">
              <w:rPr>
                <w:rFonts w:eastAsia="Times New Roman" w:cs="Arial"/>
                <w:sz w:val="21"/>
                <w:lang w:eastAsia="en-GB"/>
              </w:rPr>
              <w:t>45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1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Facilitate barrier identification and problem-solving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72,</w:t>
            </w:r>
            <w:r w:rsidR="00151B89" w:rsidRPr="00C23D82">
              <w:rPr>
                <w:rFonts w:eastAsia="Times New Roman" w:cs="Arial"/>
                <w:sz w:val="21"/>
                <w:lang w:eastAsia="en-GB"/>
              </w:rPr>
              <w:t>73,74,77-82</w:t>
            </w:r>
            <w:r w:rsidRPr="00C23D82">
              <w:rPr>
                <w:rFonts w:eastAsia="Times New Roman" w:cs="Arial"/>
                <w:sz w:val="21"/>
                <w:lang w:eastAsia="en-GB"/>
              </w:rPr>
              <w:t>,95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101,105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3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Set graded task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151B89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6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5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Change routine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151B89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63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66,79,85,86,</w:t>
            </w:r>
            <w:r w:rsidRPr="00C23D82">
              <w:rPr>
                <w:rFonts w:eastAsia="Times New Roman" w:cs="Arial"/>
                <w:sz w:val="21"/>
                <w:lang w:eastAsia="en-GB"/>
              </w:rPr>
              <w:t>8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6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Advise on/facilitate use of social support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EF3D6B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0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44,63,67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7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8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Emphasize choice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AC5986" w:rsidP="00AC5986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9,48,68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29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Assess current readiness and ability to reduce excessive alcohol consumption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6,46,59,80,84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97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1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Assess current and past drinking behaviour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EF3D6B" w:rsidP="00AC5986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-6,9,12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14,21</w:t>
            </w:r>
            <w:r w:rsidR="00AC5986" w:rsidRPr="00C23D82">
              <w:rPr>
                <w:rFonts w:eastAsia="Times New Roman" w:cs="Arial"/>
                <w:sz w:val="21"/>
                <w:lang w:eastAsia="en-GB"/>
              </w:rPr>
              <w:t>-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23,</w:t>
            </w:r>
            <w:r w:rsidR="00AC5986" w:rsidRPr="00C23D82">
              <w:rPr>
                <w:rFonts w:eastAsia="Times New Roman" w:cs="Arial"/>
                <w:sz w:val="21"/>
                <w:lang w:eastAsia="en-GB"/>
              </w:rPr>
              <w:t>30-36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,70,</w:t>
            </w:r>
            <w:r w:rsidR="00C23D82">
              <w:rPr>
                <w:rFonts w:eastAsia="Times New Roman" w:cs="Arial"/>
                <w:sz w:val="21"/>
                <w:lang w:eastAsia="en-GB"/>
              </w:rPr>
              <w:t>97,108,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10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3242D4" w:rsidP="004D4744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2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="005B4A3A" w:rsidRPr="00C23D82">
              <w:rPr>
                <w:rFonts w:eastAsia="Times New Roman" w:cs="Arial"/>
                <w:sz w:val="21"/>
                <w:lang w:eastAsia="en-GB"/>
              </w:rPr>
              <w:t>Assess past history of attempts to reduce consumption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6A7CC0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5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6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Build general rapport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-3,17,20,28,29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38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Provide reassurance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9,39,69,71,75,77,83,87,88,93,95,</w:t>
            </w:r>
            <w:r w:rsidR="006A7CC0" w:rsidRPr="00C23D82">
              <w:rPr>
                <w:rFonts w:eastAsia="Times New Roman" w:cs="Arial"/>
                <w:sz w:val="21"/>
                <w:lang w:eastAsia="en-GB"/>
              </w:rPr>
              <w:t>108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0.</w:t>
            </w:r>
            <w:r w:rsidR="00C23D82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Elicit and answer question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12,21,24,30,36,42,46,49,52,56,59,64,73,80,84,85,90,97,98, 101,</w:t>
            </w:r>
          </w:p>
        </w:tc>
      </w:tr>
      <w:tr w:rsidR="00C23D82" w:rsidRPr="00C23D82" w:rsidTr="004D4744">
        <w:trPr>
          <w:trHeight w:val="20"/>
        </w:trPr>
        <w:tc>
          <w:tcPr>
            <w:tcW w:w="5870" w:type="dxa"/>
            <w:shd w:val="clear" w:color="auto" w:fill="FFFFFF"/>
            <w:tcMar>
              <w:top w:w="72" w:type="dxa"/>
              <w:left w:w="120" w:type="dxa"/>
              <w:bottom w:w="72" w:type="dxa"/>
              <w:right w:w="120" w:type="dxa"/>
            </w:tcMar>
            <w:vAlign w:val="center"/>
            <w:hideMark/>
          </w:tcPr>
          <w:p w:rsidR="005B4A3A" w:rsidRPr="00C23D82" w:rsidRDefault="005B4A3A" w:rsidP="003E788D">
            <w:pPr>
              <w:tabs>
                <w:tab w:val="left" w:pos="412"/>
              </w:tabs>
              <w:spacing w:after="0" w:line="240" w:lineRule="auto"/>
              <w:ind w:left="424" w:hanging="424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1.</w:t>
            </w:r>
            <w:r w:rsidR="00A106CF" w:rsidRPr="00C23D82">
              <w:rPr>
                <w:rFonts w:eastAsia="Times New Roman" w:cs="Arial"/>
                <w:sz w:val="21"/>
                <w:lang w:eastAsia="en-GB"/>
              </w:rPr>
              <w:t xml:space="preserve"> </w:t>
            </w:r>
            <w:r w:rsidRPr="00C23D82">
              <w:rPr>
                <w:rFonts w:eastAsia="Times New Roman" w:cs="Arial"/>
                <w:sz w:val="21"/>
                <w:lang w:eastAsia="en-GB"/>
              </w:rPr>
              <w:t>Elicit client views</w:t>
            </w:r>
          </w:p>
        </w:tc>
        <w:tc>
          <w:tcPr>
            <w:tcW w:w="4536" w:type="dxa"/>
            <w:shd w:val="clear" w:color="auto" w:fill="FFFFFF"/>
          </w:tcPr>
          <w:p w:rsidR="005B4A3A" w:rsidRPr="00C23D82" w:rsidRDefault="005B4A3A" w:rsidP="003E788D">
            <w:pPr>
              <w:spacing w:after="0" w:line="240" w:lineRule="auto"/>
              <w:rPr>
                <w:rFonts w:eastAsia="Times New Roman" w:cs="Arial"/>
                <w:sz w:val="21"/>
                <w:lang w:eastAsia="en-GB"/>
              </w:rPr>
            </w:pPr>
            <w:r w:rsidRPr="00C23D82">
              <w:rPr>
                <w:rFonts w:eastAsia="Times New Roman" w:cs="Arial"/>
                <w:sz w:val="21"/>
                <w:lang w:eastAsia="en-GB"/>
              </w:rPr>
              <w:t>42,46,80,98,</w:t>
            </w:r>
          </w:p>
        </w:tc>
      </w:tr>
    </w:tbl>
    <w:p w:rsidR="00151B89" w:rsidRPr="00C23D82" w:rsidRDefault="00151B89">
      <w:r w:rsidRPr="00C23D82">
        <w:br w:type="page"/>
      </w:r>
    </w:p>
    <w:p w:rsidR="00F95820" w:rsidRPr="00C23D82" w:rsidRDefault="006035A6" w:rsidP="00F95820">
      <w:pPr>
        <w:rPr>
          <w:b/>
          <w:sz w:val="28"/>
        </w:rPr>
      </w:pPr>
      <w:r w:rsidRPr="00C23D82">
        <w:rPr>
          <w:b/>
          <w:sz w:val="28"/>
        </w:rPr>
        <w:lastRenderedPageBreak/>
        <w:t xml:space="preserve">Table </w:t>
      </w:r>
      <w:r w:rsidR="005D3644">
        <w:rPr>
          <w:b/>
          <w:sz w:val="28"/>
        </w:rPr>
        <w:t>S</w:t>
      </w:r>
      <w:r w:rsidRPr="00C23D82">
        <w:rPr>
          <w:b/>
          <w:sz w:val="28"/>
        </w:rPr>
        <w:t>5: M</w:t>
      </w:r>
      <w:r w:rsidR="00F95820" w:rsidRPr="00C23D82">
        <w:rPr>
          <w:b/>
          <w:sz w:val="28"/>
        </w:rPr>
        <w:t xml:space="preserve">apping of the text messages on to the narrative </w:t>
      </w:r>
    </w:p>
    <w:p w:rsidR="00F95820" w:rsidRPr="00C23D82" w:rsidRDefault="00F95820" w:rsidP="00F95820"/>
    <w:tbl>
      <w:tblPr>
        <w:tblStyle w:val="TableGrid"/>
        <w:tblW w:w="9493" w:type="dxa"/>
        <w:tblLayout w:type="fixed"/>
        <w:tblLook w:val="04A0" w:firstRow="1" w:lastRow="0" w:firstColumn="1" w:lastColumn="0" w:noHBand="0" w:noVBand="1"/>
      </w:tblPr>
      <w:tblGrid>
        <w:gridCol w:w="4531"/>
        <w:gridCol w:w="2409"/>
        <w:gridCol w:w="2553"/>
      </w:tblGrid>
      <w:tr w:rsidR="00C23D82" w:rsidRPr="00C23D82" w:rsidTr="0048268F">
        <w:tc>
          <w:tcPr>
            <w:tcW w:w="4531" w:type="dxa"/>
            <w:vMerge w:val="restart"/>
          </w:tcPr>
          <w:p w:rsidR="003242D4" w:rsidRPr="00C23D82" w:rsidRDefault="003242D4" w:rsidP="003E788D">
            <w:pPr>
              <w:rPr>
                <w:b/>
              </w:rPr>
            </w:pPr>
            <w:r w:rsidRPr="00C23D82">
              <w:rPr>
                <w:b/>
              </w:rPr>
              <w:t>Narrative</w:t>
            </w:r>
          </w:p>
        </w:tc>
        <w:tc>
          <w:tcPr>
            <w:tcW w:w="4962" w:type="dxa"/>
            <w:gridSpan w:val="2"/>
          </w:tcPr>
          <w:p w:rsidR="003242D4" w:rsidRPr="00C23D82" w:rsidRDefault="003242D4" w:rsidP="003242D4">
            <w:pPr>
              <w:jc w:val="center"/>
              <w:rPr>
                <w:b/>
              </w:rPr>
            </w:pPr>
            <w:r w:rsidRPr="00C23D82">
              <w:rPr>
                <w:b/>
              </w:rPr>
              <w:t>Text messages</w:t>
            </w:r>
          </w:p>
        </w:tc>
      </w:tr>
      <w:tr w:rsidR="00C23D82" w:rsidRPr="00C23D82" w:rsidTr="005D1B1C">
        <w:tc>
          <w:tcPr>
            <w:tcW w:w="4531" w:type="dxa"/>
            <w:vMerge/>
          </w:tcPr>
          <w:p w:rsidR="003242D4" w:rsidRPr="00C23D82" w:rsidRDefault="003242D4" w:rsidP="003E788D">
            <w:pPr>
              <w:rPr>
                <w:b/>
              </w:rPr>
            </w:pPr>
          </w:p>
        </w:tc>
        <w:tc>
          <w:tcPr>
            <w:tcW w:w="2409" w:type="dxa"/>
          </w:tcPr>
          <w:p w:rsidR="003242D4" w:rsidRPr="00C23D82" w:rsidRDefault="003242D4" w:rsidP="003E788D">
            <w:pPr>
              <w:rPr>
                <w:b/>
              </w:rPr>
            </w:pPr>
            <w:r w:rsidRPr="00C23D82">
              <w:rPr>
                <w:b/>
              </w:rPr>
              <w:t>Dave’s responses</w:t>
            </w:r>
          </w:p>
        </w:tc>
        <w:tc>
          <w:tcPr>
            <w:tcW w:w="2553" w:type="dxa"/>
          </w:tcPr>
          <w:p w:rsidR="003242D4" w:rsidRPr="00C23D82" w:rsidRDefault="003242D4" w:rsidP="003E788D">
            <w:pPr>
              <w:rPr>
                <w:b/>
              </w:rPr>
            </w:pPr>
            <w:r w:rsidRPr="00C23D82">
              <w:rPr>
                <w:b/>
              </w:rPr>
              <w:t>Other characters’ responses/involvement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 xml:space="preserve">Dave thinks he is a mature drinker 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5,13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Through self-monitoring he realises he is actually a regular binge drinker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11,17,18,22,23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6,14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He identifies benefits of cutting down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25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26,27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reports personal and social harms he has experienced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31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32-35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ougie’s partner and child leave because of Dougie’s drinking</w:t>
            </w:r>
          </w:p>
        </w:tc>
        <w:tc>
          <w:tcPr>
            <w:tcW w:w="2409" w:type="dxa"/>
          </w:tcPr>
          <w:p w:rsidR="00F95820" w:rsidRPr="00C23D82" w:rsidRDefault="00F95820" w:rsidP="003E788D"/>
        </w:tc>
        <w:tc>
          <w:tcPr>
            <w:tcW w:w="2553" w:type="dxa"/>
          </w:tcPr>
          <w:p w:rsidR="00F95820" w:rsidRPr="00C23D82" w:rsidRDefault="00F95820" w:rsidP="003E788D">
            <w:r w:rsidRPr="00C23D82">
              <w:t>37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’s wife is sympathetic which makes Dave realise he is also vulnerable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38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The importance of Alec’s support and other subjective norms is demonstrated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40,41,43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44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reviews his reasons for wanting to cut down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47,50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51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demonstrates self-efficacy in taking a decision to cut down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55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models goal setting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55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57,58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He makes action plans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62,63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65,66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emonstrates sticking to his goal/action plan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68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emonstrates relapse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70,72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Action control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95,96,105,108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81,82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Coping planning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3E788D">
            <w:r w:rsidRPr="00C23D82">
              <w:t>74,78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102</w:t>
            </w:r>
          </w:p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Recovery self-efficacy</w:t>
            </w:r>
          </w:p>
          <w:p w:rsidR="00F95820" w:rsidRPr="00C23D82" w:rsidRDefault="00F95820" w:rsidP="003E788D"/>
        </w:tc>
        <w:tc>
          <w:tcPr>
            <w:tcW w:w="2409" w:type="dxa"/>
          </w:tcPr>
          <w:p w:rsidR="00F95820" w:rsidRPr="00C23D82" w:rsidRDefault="00F95820" w:rsidP="00F95820">
            <w:r w:rsidRPr="00C23D82">
              <w:t>76</w:t>
            </w:r>
          </w:p>
        </w:tc>
        <w:tc>
          <w:tcPr>
            <w:tcW w:w="2553" w:type="dxa"/>
          </w:tcPr>
          <w:p w:rsidR="00F95820" w:rsidRPr="00C23D82" w:rsidRDefault="00F95820" w:rsidP="003E788D"/>
        </w:tc>
      </w:tr>
      <w:tr w:rsidR="00C23D82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demonstrates substitutions for drinking sessions</w:t>
            </w:r>
          </w:p>
        </w:tc>
        <w:tc>
          <w:tcPr>
            <w:tcW w:w="2409" w:type="dxa"/>
          </w:tcPr>
          <w:p w:rsidR="00F95820" w:rsidRPr="00C23D82" w:rsidRDefault="00F95820" w:rsidP="003E788D">
            <w:r w:rsidRPr="00C23D82">
              <w:t>86,79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89</w:t>
            </w:r>
          </w:p>
        </w:tc>
      </w:tr>
      <w:tr w:rsidR="00F95820" w:rsidRPr="00C23D82" w:rsidTr="005D1B1C">
        <w:tc>
          <w:tcPr>
            <w:tcW w:w="4531" w:type="dxa"/>
          </w:tcPr>
          <w:p w:rsidR="00F95820" w:rsidRPr="00C23D82" w:rsidRDefault="00F95820" w:rsidP="003E788D">
            <w:r w:rsidRPr="00C23D82">
              <w:t>Dave demonstrates benefits of sustained reduced drinking</w:t>
            </w:r>
          </w:p>
        </w:tc>
        <w:tc>
          <w:tcPr>
            <w:tcW w:w="2409" w:type="dxa"/>
          </w:tcPr>
          <w:p w:rsidR="00F95820" w:rsidRPr="00C23D82" w:rsidRDefault="00F95820" w:rsidP="00F95820">
            <w:r w:rsidRPr="00C23D82">
              <w:t>91,92,99 ,109</w:t>
            </w:r>
          </w:p>
        </w:tc>
        <w:tc>
          <w:tcPr>
            <w:tcW w:w="2553" w:type="dxa"/>
          </w:tcPr>
          <w:p w:rsidR="00F95820" w:rsidRPr="00C23D82" w:rsidRDefault="00F95820" w:rsidP="003E788D">
            <w:r w:rsidRPr="00C23D82">
              <w:t>94,100</w:t>
            </w:r>
          </w:p>
        </w:tc>
      </w:tr>
    </w:tbl>
    <w:p w:rsidR="00F95820" w:rsidRPr="00C23D82" w:rsidRDefault="00F95820" w:rsidP="00F95820"/>
    <w:p w:rsidR="007550A5" w:rsidRPr="00C23D82" w:rsidRDefault="007550A5" w:rsidP="00B7736D">
      <w:pPr>
        <w:ind w:left="567" w:hanging="567"/>
      </w:pPr>
    </w:p>
    <w:sectPr w:rsidR="007550A5" w:rsidRPr="00C23D82" w:rsidSect="00E15B65">
      <w:footerReference w:type="default" r:id="rId8"/>
      <w:pgSz w:w="12240" w:h="15840"/>
      <w:pgMar w:top="709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3A3A" w:rsidRDefault="00B93A3A" w:rsidP="00B93A3A">
      <w:pPr>
        <w:spacing w:after="0" w:line="240" w:lineRule="auto"/>
      </w:pPr>
      <w:r>
        <w:separator/>
      </w:r>
    </w:p>
  </w:endnote>
  <w:endnote w:type="continuationSeparator" w:id="0">
    <w:p w:rsidR="00B93A3A" w:rsidRDefault="00B93A3A" w:rsidP="00B93A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2106648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93A3A" w:rsidRDefault="00B93A3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D364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93A3A" w:rsidRDefault="00B93A3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3A3A" w:rsidRDefault="00B93A3A" w:rsidP="00B93A3A">
      <w:pPr>
        <w:spacing w:after="0" w:line="240" w:lineRule="auto"/>
      </w:pPr>
      <w:r>
        <w:separator/>
      </w:r>
    </w:p>
  </w:footnote>
  <w:footnote w:type="continuationSeparator" w:id="0">
    <w:p w:rsidR="00B93A3A" w:rsidRDefault="00B93A3A" w:rsidP="00B93A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0C311F"/>
    <w:multiLevelType w:val="hybridMultilevel"/>
    <w:tmpl w:val="3460CDA6"/>
    <w:lvl w:ilvl="0" w:tplc="EDDE0A3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di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asds5ex2fxpnevfw4xwxdlwx2aatvpez5f&quot;&gt;Alcohol references 04 08 2016&lt;record-ids&gt;&lt;item&gt;2963&lt;/item&gt;&lt;item&gt;3326&lt;/item&gt;&lt;item&gt;3601&lt;/item&gt;&lt;/record-ids&gt;&lt;/item&gt;&lt;/Libraries&gt;"/>
    <w:docVar w:name="Total_Editing_Time" w:val="1"/>
  </w:docVars>
  <w:rsids>
    <w:rsidRoot w:val="001B4AC7"/>
    <w:rsid w:val="0008098C"/>
    <w:rsid w:val="000D5648"/>
    <w:rsid w:val="00151B89"/>
    <w:rsid w:val="001B4AC7"/>
    <w:rsid w:val="003242D4"/>
    <w:rsid w:val="00351951"/>
    <w:rsid w:val="004D4744"/>
    <w:rsid w:val="005B0993"/>
    <w:rsid w:val="005B4A3A"/>
    <w:rsid w:val="005D1B1C"/>
    <w:rsid w:val="005D3644"/>
    <w:rsid w:val="006035A6"/>
    <w:rsid w:val="0064053E"/>
    <w:rsid w:val="006A7CC0"/>
    <w:rsid w:val="006E03A3"/>
    <w:rsid w:val="007550A5"/>
    <w:rsid w:val="007A6BF1"/>
    <w:rsid w:val="007D59FC"/>
    <w:rsid w:val="00836752"/>
    <w:rsid w:val="00857C86"/>
    <w:rsid w:val="00881ECF"/>
    <w:rsid w:val="008E5857"/>
    <w:rsid w:val="00987754"/>
    <w:rsid w:val="009932AA"/>
    <w:rsid w:val="009C7099"/>
    <w:rsid w:val="009E1F89"/>
    <w:rsid w:val="00A106CF"/>
    <w:rsid w:val="00AB483C"/>
    <w:rsid w:val="00AC5986"/>
    <w:rsid w:val="00B37012"/>
    <w:rsid w:val="00B7736D"/>
    <w:rsid w:val="00B93A3A"/>
    <w:rsid w:val="00BC140D"/>
    <w:rsid w:val="00BF0757"/>
    <w:rsid w:val="00C221C2"/>
    <w:rsid w:val="00C23D82"/>
    <w:rsid w:val="00C25D8E"/>
    <w:rsid w:val="00C61086"/>
    <w:rsid w:val="00D80DC1"/>
    <w:rsid w:val="00D95F1A"/>
    <w:rsid w:val="00DF1FDF"/>
    <w:rsid w:val="00E15B65"/>
    <w:rsid w:val="00EB1782"/>
    <w:rsid w:val="00EF3D6B"/>
    <w:rsid w:val="00F14120"/>
    <w:rsid w:val="00F52F1A"/>
    <w:rsid w:val="00F95820"/>
    <w:rsid w:val="00FA063E"/>
    <w:rsid w:val="00FB13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B4AC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4AC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4AC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4AC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50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0A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773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81EC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93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A3A"/>
  </w:style>
  <w:style w:type="paragraph" w:styleId="Footer">
    <w:name w:val="footer"/>
    <w:basedOn w:val="Normal"/>
    <w:link w:val="FooterChar"/>
    <w:uiPriority w:val="99"/>
    <w:unhideWhenUsed/>
    <w:rsid w:val="00B93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A3A"/>
  </w:style>
  <w:style w:type="paragraph" w:styleId="PlainText">
    <w:name w:val="Plain Text"/>
    <w:basedOn w:val="Normal"/>
    <w:link w:val="PlainTextChar"/>
    <w:uiPriority w:val="99"/>
    <w:unhideWhenUsed/>
    <w:rsid w:val="00FB13EB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B13EB"/>
    <w:rPr>
      <w:rFonts w:ascii="Calibri" w:hAnsi="Calibri" w:cs="Consolas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B4AC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4AC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4AC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4AC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550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0A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773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81EC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93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A3A"/>
  </w:style>
  <w:style w:type="paragraph" w:styleId="Footer">
    <w:name w:val="footer"/>
    <w:basedOn w:val="Normal"/>
    <w:link w:val="FooterChar"/>
    <w:uiPriority w:val="99"/>
    <w:unhideWhenUsed/>
    <w:rsid w:val="00B93A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A3A"/>
  </w:style>
  <w:style w:type="paragraph" w:styleId="PlainText">
    <w:name w:val="Plain Text"/>
    <w:basedOn w:val="Normal"/>
    <w:link w:val="PlainTextChar"/>
    <w:uiPriority w:val="99"/>
    <w:unhideWhenUsed/>
    <w:rsid w:val="00FB13EB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B13EB"/>
    <w:rPr>
      <w:rFonts w:ascii="Calibri" w:hAnsi="Calibri" w:cs="Consolas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676</Words>
  <Characters>10532</Characters>
  <Application>Microsoft Office Word</Application>
  <DocSecurity>0</DocSecurity>
  <Lines>501</Lines>
  <Paragraphs>4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Dundee</Company>
  <LinksUpToDate>false</LinksUpToDate>
  <CharactersWithSpaces>117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nda Irvine</dc:creator>
  <cp:keywords/>
  <dc:description/>
  <cp:lastModifiedBy>EDABO-ABO</cp:lastModifiedBy>
  <cp:revision>3</cp:revision>
  <cp:lastPrinted>2018-01-23T10:21:00Z</cp:lastPrinted>
  <dcterms:created xsi:type="dcterms:W3CDTF">2018-01-23T16:12:00Z</dcterms:created>
  <dcterms:modified xsi:type="dcterms:W3CDTF">2018-05-16T15:53:00Z</dcterms:modified>
</cp:coreProperties>
</file>